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4E42C08"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2F176A0C"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w:t>
      </w:r>
      <w:r w:rsidR="009B10BD">
        <w:t>covary with a</w:t>
      </w:r>
      <w:r w:rsidR="00C642C9">
        <w:t xml:space="preserve"> dependent variable are not the same ones that account for a large amount of variation in the dataset.</w:t>
      </w:r>
    </w:p>
    <w:p w14:paraId="5BAC7F15" w14:textId="7DD50BB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w:t>
      </w:r>
      <w:r w:rsidR="009B10BD">
        <w:t xml:space="preserve">i.e., </w:t>
      </w:r>
      <w:r w:rsidR="00497837">
        <w:t xml:space="preserve">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r w:rsidR="009B10BD">
        <w:t>.</w:t>
      </w:r>
    </w:p>
    <w:p w14:paraId="4D7FDF9F" w14:textId="688269E0"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w:t>
      </w:r>
      <w:r w:rsidR="009B10BD">
        <w:t>highly multivariate</w:t>
      </w:r>
      <w:r>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6334BABA" w:rsidR="00875959" w:rsidRDefault="00FA73C9">
      <w:pPr>
        <w:pStyle w:val="Heading1"/>
      </w:pPr>
      <w:bookmarkStart w:id="3" w:name="questions-i-have"/>
      <w:bookmarkStart w:id="4" w:name="methods-briefly"/>
      <w:bookmarkEnd w:id="3"/>
      <w:bookmarkEnd w:id="4"/>
      <w:r>
        <w:t>Methods</w:t>
      </w:r>
    </w:p>
    <w:p w14:paraId="78EC4F3A" w14:textId="690AB2B3" w:rsidR="007174F2" w:rsidRDefault="007174F2" w:rsidP="007174F2">
      <w:pPr>
        <w:pStyle w:val="BodyText"/>
      </w:pPr>
      <w:r>
        <w:t>Example Analysis</w:t>
      </w:r>
    </w:p>
    <w:p w14:paraId="5A766BEC" w14:textId="025ACAE8" w:rsidR="007174F2" w:rsidRPr="007174F2" w:rsidRDefault="007174F2" w:rsidP="007174F2">
      <w:pPr>
        <w:pStyle w:val="BodyText"/>
      </w:pPr>
      <w:r>
        <w:t xml:space="preserve">To demonstrate implementation and interpretation of PLS, we used data from </w:t>
      </w:r>
    </w:p>
    <w:p w14:paraId="13CA5E8D" w14:textId="641F63D1" w:rsidR="00875959" w:rsidRDefault="00FA73C9">
      <w:pPr>
        <w:pStyle w:val="Heading2"/>
      </w:pPr>
      <w:bookmarkStart w:id="5" w:name="simulated-data-methods"/>
      <w:bookmarkEnd w:id="5"/>
      <w:r>
        <w:t>Simulated data</w:t>
      </w:r>
    </w:p>
    <w:p w14:paraId="6E9E6558" w14:textId="1E389394" w:rsidR="007174F2" w:rsidRDefault="009B10BD" w:rsidP="007174F2">
      <w:pPr>
        <w:pStyle w:val="BodyText"/>
        <w:spacing w:line="360" w:lineRule="auto"/>
      </w:pPr>
      <w:r>
        <w:t xml:space="preserve">To demonstrate some of the properties of PLS and PCA, we use a simulated data approach.  We generated multivariate datasets </w:t>
      </w:r>
      <w:r w:rsidR="007174F2">
        <w:t xml:space="preserve">with 20 observations, one factor with two levels (10 observations per level), and 25 continuous variables </w:t>
      </w:r>
      <w:r>
        <w:t>under the following scenarios:</w:t>
      </w:r>
      <w:r w:rsidR="007174F2" w:rsidRPr="007174F2">
        <w:t xml:space="preserve"> </w:t>
      </w:r>
    </w:p>
    <w:p w14:paraId="23453E31" w14:textId="7252C590" w:rsidR="009B10BD" w:rsidRPr="009B10BD" w:rsidRDefault="009B10BD" w:rsidP="009B10BD">
      <w:pPr>
        <w:pStyle w:val="BodyText"/>
      </w:pPr>
    </w:p>
    <w:p w14:paraId="7EC408AC" w14:textId="700DB6A5" w:rsidR="006544EF" w:rsidRDefault="006544EF" w:rsidP="006544EF">
      <w:pPr>
        <w:pStyle w:val="BodyText"/>
        <w:spacing w:line="360" w:lineRule="auto"/>
      </w:pPr>
      <w:r>
        <w:t>1 ) “Null”</w:t>
      </w:r>
      <w:r w:rsidR="009B10BD">
        <w:t xml:space="preserve">: </w:t>
      </w:r>
      <w:r>
        <w:t xml:space="preserve">5 variables </w:t>
      </w:r>
      <w:r w:rsidR="009B10BD">
        <w:t>did not co-vary</w:t>
      </w:r>
      <w:r>
        <w:t xml:space="preserve">, and two groups of 10 variables co-varied with </w:t>
      </w:r>
      <w:r w:rsidR="009B10BD">
        <w:t xml:space="preserve">a </w:t>
      </w:r>
      <w:r>
        <w:t>covariance</w:t>
      </w:r>
      <w:r w:rsidR="009B10BD">
        <w:t xml:space="preserve"> of</w:t>
      </w:r>
      <w:r>
        <w:t xml:space="preserve"> 0.5 </w:t>
      </w:r>
      <w:r w:rsidR="000007E9">
        <w:t>(Fig 1A).</w:t>
      </w:r>
    </w:p>
    <w:p w14:paraId="0DD63C07" w14:textId="466E9305" w:rsidR="006544EF" w:rsidRDefault="006544EF" w:rsidP="006544EF">
      <w:pPr>
        <w:pStyle w:val="BodyText"/>
        <w:spacing w:line="360" w:lineRule="auto"/>
      </w:pPr>
      <w:r>
        <w:t>2) “Needle in a haystack”</w:t>
      </w:r>
      <w:r w:rsidR="009B10BD">
        <w:t xml:space="preserve">: </w:t>
      </w:r>
      <w:r>
        <w:t xml:space="preserve">two groups of 10 variables co-varied with covariance of 0.5 and 5 variables discriminated between groups </w:t>
      </w:r>
      <w:r w:rsidR="000007E9">
        <w:t>(Fig 1D).</w:t>
      </w:r>
      <w:r>
        <w:t xml:space="preserve"> </w:t>
      </w:r>
    </w:p>
    <w:p w14:paraId="70AA87C1" w14:textId="0E6492E2" w:rsidR="006544EF" w:rsidRDefault="006544EF" w:rsidP="006544EF">
      <w:pPr>
        <w:pStyle w:val="BodyText"/>
        <w:spacing w:line="360" w:lineRule="auto"/>
      </w:pPr>
      <w:r>
        <w:lastRenderedPageBreak/>
        <w:t>3) “</w:t>
      </w:r>
      <w:commentRangeStart w:id="6"/>
      <w:r w:rsidR="00826C2C">
        <w:t>Red Herring</w:t>
      </w:r>
      <w:commentRangeEnd w:id="6"/>
      <w:r w:rsidR="00826C2C">
        <w:rPr>
          <w:rStyle w:val="CommentReference"/>
        </w:rPr>
        <w:commentReference w:id="6"/>
      </w:r>
      <w:r w:rsidR="00826C2C">
        <w:t xml:space="preserve">” </w:t>
      </w:r>
      <w:r w:rsidR="00D729C0">
        <w:t>where 10 variables covaried moderately with covariance = 0.5 but distinguished groups poorly</w:t>
      </w:r>
      <w:r w:rsidR="00826C2C">
        <w:t>; 10 variables did not covary, but distinguished groups more strongly; 5 variables did not covary or distinguish groups (i.e. noise).</w:t>
      </w:r>
    </w:p>
    <w:p w14:paraId="6FD164D2" w14:textId="14DFBBE8" w:rsidR="007174F2" w:rsidRDefault="00F43EFB" w:rsidP="006544EF">
      <w:pPr>
        <w:pStyle w:val="BodyText"/>
        <w:spacing w:line="360" w:lineRule="auto"/>
      </w:pPr>
      <w:r>
        <w:t>4) “Control” where two sets of 5 variables covary moderately with covariance = 0.5 and discriminate between groups; 5 variables covary with covariance = 0.5 but do not discriminate between groups; and 10 variables that do not covary or distinguish groups (i.e. noise)</w:t>
      </w:r>
      <w:r w:rsidR="000007E9">
        <w:t xml:space="preserve"> (Fig 1G)</w:t>
      </w:r>
      <w:r>
        <w:t>.</w:t>
      </w:r>
    </w:p>
    <w:p w14:paraId="3E255C96" w14:textId="6C6AB3D9" w:rsidR="001146E8" w:rsidRDefault="007174F2" w:rsidP="006544EF">
      <w:pPr>
        <w:pStyle w:val="BodyText"/>
        <w:spacing w:line="360" w:lineRule="auto"/>
      </w:pPr>
      <w:r>
        <w:t xml:space="preserve">Multivariate data were simulated in R using the </w:t>
      </w:r>
      <w:proofErr w:type="spellStart"/>
      <w:r>
        <w:t>tidymvsim</w:t>
      </w:r>
      <w:proofErr w:type="spellEnd"/>
      <w:r>
        <w:t xml:space="preserve"> package</w:t>
      </w:r>
      <w:r w:rsidR="00190643">
        <w:t xml:space="preserve"> (citation)</w:t>
      </w:r>
      <w:r>
        <w:t xml:space="preserve">, which generates multivariate normal datasets using the </w:t>
      </w:r>
      <w:proofErr w:type="spellStart"/>
      <w:proofErr w:type="gramStart"/>
      <w:r>
        <w:t>mvrnorm</w:t>
      </w:r>
      <w:proofErr w:type="spellEnd"/>
      <w:r>
        <w:t>(</w:t>
      </w:r>
      <w:proofErr w:type="gramEnd"/>
      <w:r>
        <w:t>) function from the MASS package</w:t>
      </w:r>
      <w:r w:rsidR="00190643">
        <w:t xml:space="preserve"> (citation)</w:t>
      </w:r>
      <w:r>
        <w:t xml:space="preserve">.  </w:t>
      </w:r>
      <w:r w:rsidR="00826C2C">
        <w:t xml:space="preserve">We created </w:t>
      </w:r>
      <w:commentRangeStart w:id="7"/>
      <w:r w:rsidR="00826C2C">
        <w:t xml:space="preserve">100 </w:t>
      </w:r>
      <w:commentRangeEnd w:id="7"/>
      <w:r w:rsidR="00F43EFB">
        <w:rPr>
          <w:rStyle w:val="CommentReference"/>
        </w:rPr>
        <w:commentReference w:id="7"/>
      </w:r>
      <w:r w:rsidR="00826C2C">
        <w:t>randomly generated datasets using the same parameters under each of these scenarios</w:t>
      </w:r>
      <w:r w:rsidR="001146E8">
        <w:t>.</w:t>
      </w:r>
      <w:r w:rsidR="00826C2C">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1146E8">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rsidR="00826C2C">
        <w:t xml:space="preserve">.  </w:t>
      </w:r>
      <w:r w:rsidR="001146E8" w:rsidRPr="001146E8">
        <w:rPr>
          <w:highlight w:val="yellow"/>
        </w:rPr>
        <w:t>[sentence on how we dealt with datasets that failed to produce significant PCA or PLS-DA models ]</w:t>
      </w:r>
      <w:r w:rsidR="00785AB2">
        <w:t>.</w:t>
      </w:r>
      <w:r w:rsidR="001146E8">
        <w:t xml:space="preserve"> </w:t>
      </w:r>
      <w:r w:rsidR="00785AB2">
        <w:t xml:space="preserve"> For permutation testing to calculate p-values for PLS-DA models, 500 permutations were used.</w:t>
      </w:r>
    </w:p>
    <w:p w14:paraId="54826CB7" w14:textId="3586DC4B" w:rsidR="00190643" w:rsidRDefault="001146E8" w:rsidP="00190643">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projection (VIP) score greater than 1.  </w:t>
      </w:r>
      <w:commentRangeStart w:id="8"/>
      <w:r>
        <w:t xml:space="preserve">For PCA, a variable was considered discriminating if its distance from 0 in a correlation plot of the first two principal components was greater than 0.5. </w:t>
      </w:r>
      <w:commentRangeEnd w:id="8"/>
      <w:r>
        <w:rPr>
          <w:rStyle w:val="CommentReference"/>
        </w:rPr>
        <w:commentReference w:id="8"/>
      </w:r>
      <w:r>
        <w:t>We then compared these to known 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method for choosing discriminating variable.</w:t>
      </w:r>
      <w:r w:rsidR="00452CFE">
        <w:t xml:space="preserve"> A Kappa coefficient of 1 indicates complete </w:t>
      </w:r>
      <w:r w:rsidR="003B60BF">
        <w:t>accuracy while a kappa of 0 indicates important variables are selected no better than by chance.  A negative kappa indicates that selection of important variables is worse than chance.</w:t>
      </w:r>
      <w:r w:rsidR="00190643">
        <w:t xml:space="preserve"> See supplemental files for reproducible R </w:t>
      </w:r>
      <w:proofErr w:type="gramStart"/>
      <w:r w:rsidR="00190643">
        <w:t>scripts.</w:t>
      </w:r>
      <w:r w:rsidR="00AE1D74">
        <w:t>.</w:t>
      </w:r>
      <w:proofErr w:type="gramEnd"/>
      <w:r w:rsidR="00AE1D74">
        <w:t>18</w:t>
      </w:r>
    </w:p>
    <w:p w14:paraId="61E9F86B" w14:textId="040842F5" w:rsidR="00826C2C" w:rsidRPr="003158C8" w:rsidRDefault="00826C2C" w:rsidP="006544EF">
      <w:pPr>
        <w:pStyle w:val="BodyText"/>
        <w:spacing w:line="360" w:lineRule="auto"/>
      </w:pPr>
    </w:p>
    <w:p w14:paraId="729E9D1F" w14:textId="75ACDC50" w:rsidR="00875959" w:rsidRDefault="00FA73C9">
      <w:pPr>
        <w:pStyle w:val="Heading2"/>
      </w:pPr>
      <w:bookmarkStart w:id="9" w:name="cupcakes-vs.muffins-methods"/>
      <w:bookmarkEnd w:id="9"/>
      <w:r>
        <w:lastRenderedPageBreak/>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04F6A060" w:rsidR="00875959" w:rsidRDefault="00FA73C9">
      <w:pPr>
        <w:pStyle w:val="Heading1"/>
      </w:pPr>
      <w:bookmarkStart w:id="10" w:name="results"/>
      <w:bookmarkEnd w:id="10"/>
      <w:r>
        <w:t>Results</w:t>
      </w:r>
      <w:r w:rsidR="000007E9">
        <w:t xml:space="preserve"> and Discussion</w:t>
      </w:r>
    </w:p>
    <w:p w14:paraId="148ECA2B" w14:textId="0DDCFE90" w:rsidR="004A40EB" w:rsidRDefault="004A40EB" w:rsidP="00556ADB">
      <w:pPr>
        <w:pStyle w:val="Heading4"/>
      </w:pPr>
      <w:bookmarkStart w:id="11" w:name="simulated-data-set"/>
      <w:bookmarkEnd w:id="11"/>
      <w:r>
        <w:t>Example analysis</w:t>
      </w:r>
    </w:p>
    <w:p w14:paraId="721E920E" w14:textId="037A145D" w:rsidR="004A40EB" w:rsidRDefault="004A40EB" w:rsidP="004A40EB">
      <w:pPr>
        <w:pStyle w:val="BodyText"/>
        <w:numPr>
          <w:ilvl w:val="0"/>
          <w:numId w:val="21"/>
        </w:numPr>
      </w:pPr>
      <w:r>
        <w:t>EDA (normality, outliers)</w:t>
      </w:r>
    </w:p>
    <w:p w14:paraId="7D6BE157" w14:textId="0467AD5F" w:rsidR="004A40EB" w:rsidRDefault="004A40EB" w:rsidP="004A40EB">
      <w:pPr>
        <w:pStyle w:val="BodyText"/>
        <w:numPr>
          <w:ilvl w:val="0"/>
          <w:numId w:val="21"/>
        </w:numPr>
      </w:pPr>
      <w:proofErr w:type="gramStart"/>
      <w:r>
        <w:t>PLS  regression</w:t>
      </w:r>
      <w:proofErr w:type="gramEnd"/>
      <w:r>
        <w:t xml:space="preserve"> example, PLS-DA example</w:t>
      </w:r>
    </w:p>
    <w:p w14:paraId="1872D20F" w14:textId="49755CE7" w:rsidR="004A40EB" w:rsidRDefault="004A40EB" w:rsidP="004A40EB">
      <w:pPr>
        <w:pStyle w:val="BodyText"/>
        <w:numPr>
          <w:ilvl w:val="0"/>
          <w:numId w:val="21"/>
        </w:numPr>
      </w:pPr>
      <w:r>
        <w:t>R2Y -&gt; Cross validation -&gt; Q2 value</w:t>
      </w:r>
    </w:p>
    <w:p w14:paraId="181C00D1" w14:textId="0E073940" w:rsidR="004A40EB" w:rsidRDefault="004A40EB" w:rsidP="004A40EB">
      <w:pPr>
        <w:pStyle w:val="BodyText"/>
        <w:numPr>
          <w:ilvl w:val="0"/>
          <w:numId w:val="21"/>
        </w:numPr>
      </w:pPr>
      <w:r>
        <w:t>Permutation test -&gt; p-value</w:t>
      </w:r>
    </w:p>
    <w:p w14:paraId="462BF22A" w14:textId="776ADB0F" w:rsidR="004A40EB" w:rsidRDefault="004A40EB" w:rsidP="004A40EB">
      <w:pPr>
        <w:pStyle w:val="BodyText"/>
        <w:numPr>
          <w:ilvl w:val="0"/>
          <w:numId w:val="21"/>
        </w:numPr>
      </w:pPr>
      <w:r>
        <w:t>VIP scores</w:t>
      </w:r>
    </w:p>
    <w:p w14:paraId="5962D34C" w14:textId="69821DC4" w:rsidR="004A40EB" w:rsidRDefault="004A40EB" w:rsidP="004A40EB">
      <w:pPr>
        <w:pStyle w:val="BodyText"/>
        <w:numPr>
          <w:ilvl w:val="0"/>
          <w:numId w:val="21"/>
        </w:numPr>
      </w:pPr>
      <w:r>
        <w:t>Score and loading plot</w:t>
      </w:r>
    </w:p>
    <w:p w14:paraId="3FBCD78C" w14:textId="32148803" w:rsidR="00A15DA5" w:rsidRDefault="00A15DA5" w:rsidP="00A15DA5">
      <w:pPr>
        <w:pStyle w:val="BodyText"/>
      </w:pPr>
    </w:p>
    <w:p w14:paraId="58B29994" w14:textId="63FEF9F7" w:rsidR="00A15DA5" w:rsidRDefault="00AF1172" w:rsidP="00A15DA5">
      <w:pPr>
        <w:pStyle w:val="BodyText"/>
      </w:pPr>
      <w:r>
        <w:rPr>
          <w:noProof/>
        </w:rPr>
        <w:lastRenderedPageBreak/>
        <w:drawing>
          <wp:inline distT="0" distB="0" distL="0" distR="0" wp14:anchorId="47C87017" wp14:editId="3762586B">
            <wp:extent cx="5943600" cy="5403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208FC591" w14:textId="35EBB341" w:rsidR="00AF1172" w:rsidRDefault="00AF1172" w:rsidP="00AF1172">
      <w:pPr>
        <w:pStyle w:val="Caption"/>
      </w:pPr>
      <w:r w:rsidRPr="006E33FE">
        <w:t xml:space="preserve">Figure 1: </w:t>
      </w:r>
      <w:r>
        <w:t>Multivariate analysis of representative datasets from three data scenarios: “null” (A, B, C), “control” (D, E, F) and “needle in a haystack” (G, H, I). The first column shows correlation heatmaps (A, D, G).  Variable names on the axes that begin with “C” were generated with a covariance of 0. 5, those that begin with “N” were generated with a covariance of 0, and those that begin with “D” were 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w:t>
      </w:r>
      <w:r>
        <w:t xml:space="preserve"> </w:t>
      </w:r>
      <w:r w:rsidRPr="006E33FE">
        <w:t>the first two predictive axes 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00 permutations</w:t>
      </w:r>
      <w:r>
        <w:t xml:space="preserve"> </w:t>
      </w:r>
      <w:r>
        <w:t>(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52E557A6" w14:textId="77777777" w:rsidR="00A15DA5" w:rsidRPr="004A40EB" w:rsidRDefault="00A15DA5" w:rsidP="00A15DA5">
      <w:pPr>
        <w:pStyle w:val="BodyText"/>
      </w:pPr>
    </w:p>
    <w:p w14:paraId="4DB17CC8" w14:textId="5C1C2B5A" w:rsidR="00556ADB" w:rsidRDefault="004A40EB" w:rsidP="00556ADB">
      <w:pPr>
        <w:pStyle w:val="Heading4"/>
      </w:pPr>
      <w:r>
        <w:t>Examination of PLS properties or something</w:t>
      </w:r>
    </w:p>
    <w:p w14:paraId="3FB7F3BD" w14:textId="5FA28E5C" w:rsidR="004A40EB" w:rsidRPr="004A40EB" w:rsidRDefault="004A40EB" w:rsidP="004A40EB">
      <w:pPr>
        <w:pStyle w:val="BodyText"/>
      </w:pPr>
      <w:r>
        <w:t>PLS-DA is prone to overfitting:</w:t>
      </w:r>
    </w:p>
    <w:p w14:paraId="309D7FE1" w14:textId="0EB28A52" w:rsidR="0064107D" w:rsidRDefault="00556ADB" w:rsidP="000007E9">
      <w:pPr>
        <w:pStyle w:val="BodyText"/>
        <w:spacing w:line="360" w:lineRule="auto"/>
      </w:pPr>
      <w:r>
        <w:lastRenderedPageBreak/>
        <w:t>Under the null scenario, both PCA and PLS-DA</w:t>
      </w:r>
      <w:r w:rsidR="000007E9">
        <w:t xml:space="preserve"> are expected to find no separation</w:t>
      </w:r>
      <w:r>
        <w:t xml:space="preserve"> between groups.  </w:t>
      </w:r>
      <w:r w:rsidR="004A40EB">
        <w:t>[Sentence about how many PCAs and PLS-DAs failed]. A lack of effect of the treatment is</w:t>
      </w:r>
      <w:r>
        <w:t xml:space="preserve"> evident for the PCA due to the lack of separation</w:t>
      </w:r>
      <w:r w:rsidR="004A40EB">
        <w:t xml:space="preserve"> of groups</w:t>
      </w:r>
      <w:r>
        <w:t xml:space="preserve"> in the score plot (Fig 1</w:t>
      </w:r>
      <w:r w:rsidR="000007E9">
        <w:t>. B</w:t>
      </w:r>
      <w:r>
        <w:t>)</w:t>
      </w:r>
      <w:r w:rsidR="000007E9">
        <w:t xml:space="preserve">.  </w:t>
      </w:r>
      <w:r w:rsidR="004A40EB">
        <w:t>For PLS-DA, h</w:t>
      </w:r>
      <w:r w:rsidR="004A40EB">
        <w:t xml:space="preserve">owever, there is visible separation between groups in the score plot, and the permutation test is marginally significant </w:t>
      </w:r>
      <w:commentRangeStart w:id="12"/>
      <w:r w:rsidR="004A40EB">
        <w:t xml:space="preserve">(p = 0.047).  </w:t>
      </w:r>
      <w:commentRangeEnd w:id="12"/>
      <w:r w:rsidR="004A40EB">
        <w:rPr>
          <w:rStyle w:val="CommentReference"/>
        </w:rPr>
        <w:commentReference w:id="12"/>
      </w:r>
      <w:r w:rsidR="004A40EB" w:rsidRPr="004A40EB">
        <w:t xml:space="preserve"> </w:t>
      </w:r>
      <w:r w:rsidR="004A40EB">
        <w:t>It is important to note that even under a scenario of completely random data, PLS-DA score plots will often show visual separation between groups</w:t>
      </w:r>
      <w:r w:rsidR="004A40EB">
        <w:t>, which is why cross validation is necessary</w:t>
      </w:r>
      <w:r w:rsidR="004A40EB">
        <w:t>.</w:t>
      </w:r>
      <w:r w:rsidR="004A40EB">
        <w:t xml:space="preserve"> </w:t>
      </w:r>
      <w:proofErr w:type="spellStart"/>
      <w:r w:rsidR="004A40EB">
        <w:t>Th</w:t>
      </w:r>
      <w:proofErr w:type="spellEnd"/>
      <w:r w:rsidR="004A40EB">
        <w:t>e PLS-DA models that were built have extremely low</w:t>
      </w:r>
      <w:r w:rsidR="000007E9">
        <w:t xml:space="preserve"> R^2 value</w:t>
      </w:r>
      <w:r w:rsidR="0048778F">
        <w:t>s</w:t>
      </w:r>
      <w:r w:rsidR="000007E9">
        <w:t xml:space="preserve"> Q^2 value</w:t>
      </w:r>
      <w:r w:rsidR="0048778F">
        <w:t>s</w:t>
      </w:r>
      <w:r w:rsidR="000007E9">
        <w:t xml:space="preserve"> (</w:t>
      </w:r>
      <w:r w:rsidR="0048778F">
        <w:t xml:space="preserve">mean </w:t>
      </w:r>
      <w:r w:rsidR="000007E9">
        <w:t xml:space="preserve">R2Y = </w:t>
      </w:r>
      <w:r w:rsidR="00A71442">
        <w:t>0.577 ± 0.171</w:t>
      </w:r>
      <w:r w:rsidR="000007E9">
        <w:t xml:space="preserve">, </w:t>
      </w:r>
      <w:r w:rsidR="00A71442">
        <w:t xml:space="preserve">mean </w:t>
      </w:r>
      <w:r w:rsidR="000007E9">
        <w:t>Q2 = 0.2</w:t>
      </w:r>
      <w:r w:rsidR="00A71442">
        <w:t>19 ± 0.148)</w:t>
      </w:r>
      <w:r w:rsidR="004A40EB">
        <w:t xml:space="preserve"> which is an indicator of poor model performance</w:t>
      </w:r>
      <w:r w:rsidR="00785AB2">
        <w:t>.</w:t>
      </w:r>
      <w:r w:rsidR="000007E9">
        <w:t xml:space="preserve"> </w:t>
      </w:r>
      <w:r w:rsidR="0064107D">
        <w:t xml:space="preserve"> In the case that a model has poor predictive power (low Q2) it is recommended that a score plot not be </w:t>
      </w:r>
      <w:r w:rsidR="004A40EB">
        <w:t xml:space="preserve">shown, and </w:t>
      </w:r>
      <w:commentRangeStart w:id="13"/>
      <w:r w:rsidR="004A40EB">
        <w:t>no p-value reported</w:t>
      </w:r>
      <w:commentRangeEnd w:id="13"/>
      <w:r w:rsidR="004A40EB">
        <w:rPr>
          <w:rStyle w:val="CommentReference"/>
        </w:rPr>
        <w:commentReference w:id="13"/>
      </w:r>
      <w:r w:rsidR="004A40EB">
        <w:t>,</w:t>
      </w:r>
      <w:r w:rsidR="0064107D">
        <w:t xml:space="preserve"> as even under this null scenario visible separation is shown, and this is misleading.</w:t>
      </w:r>
    </w:p>
    <w:p w14:paraId="727117EB" w14:textId="30D03619" w:rsidR="004A40EB" w:rsidRDefault="004A40EB" w:rsidP="000007E9">
      <w:pPr>
        <w:pStyle w:val="BodyText"/>
        <w:spacing w:line="360" w:lineRule="auto"/>
      </w:pPr>
      <w:r>
        <w:t>PLS-DA finds obvious differences between groups as well as PCA:</w:t>
      </w:r>
    </w:p>
    <w:p w14:paraId="143F4EA3" w14:textId="3BABF952" w:rsidR="0064107D" w:rsidRDefault="0064107D" w:rsidP="000007E9">
      <w:pPr>
        <w:pStyle w:val="BodyText"/>
        <w:spacing w:line="360" w:lineRule="auto"/>
      </w:pPr>
      <w:r>
        <w:t>Under the control scenario,</w:t>
      </w:r>
      <w:r w:rsidR="00CD4FB8">
        <w:t xml:space="preserve"> </w:t>
      </w:r>
      <w:r w:rsidR="00BA0862">
        <w:t>the PCA for one of the datasets failed due to a convergence error and PLS-DA models were built for all 100 datasets. B</w:t>
      </w:r>
      <w:bookmarkStart w:id="14" w:name="_GoBack"/>
      <w:bookmarkEnd w:id="14"/>
      <w:r>
        <w:t>oth PCA and PLS-DA show significant separation between groups.  In PCA, there is separation between groups along PC1</w:t>
      </w:r>
      <w:r w:rsidR="004A40EB">
        <w:t xml:space="preserve"> </w:t>
      </w:r>
      <w:r w:rsidR="004A40EB" w:rsidRPr="004A40EB">
        <w:rPr>
          <w:highlight w:val="yellow"/>
        </w:rPr>
        <w:t>(Fig</w:t>
      </w:r>
      <w:r w:rsidRPr="004A40EB">
        <w:rPr>
          <w:highlight w:val="yellow"/>
        </w:rPr>
        <w:t>.</w:t>
      </w:r>
      <w:r w:rsidR="004A40EB" w:rsidRPr="004A40EB">
        <w:rPr>
          <w:highlight w:val="yellow"/>
        </w:rPr>
        <w:t>?)</w:t>
      </w:r>
      <w:r>
        <w:t xml:space="preserve">  For PLS-DA, both</w:t>
      </w:r>
      <w:r w:rsidR="00A71442">
        <w:t xml:space="preserve"> mean</w:t>
      </w:r>
      <w:r>
        <w:t xml:space="preserve"> R2Y and </w:t>
      </w:r>
      <w:r w:rsidR="00A71442">
        <w:t xml:space="preserve">mean </w:t>
      </w:r>
      <w:r>
        <w:t>Q2 are high (</w:t>
      </w:r>
      <w:r w:rsidR="00A71442">
        <w:t>0.835 ± 0.061</w:t>
      </w:r>
      <w:r>
        <w:t xml:space="preserve"> and 0.7</w:t>
      </w:r>
      <w:r w:rsidR="00A71442">
        <w:t>52 ± 0.072</w:t>
      </w:r>
      <w:r>
        <w:t>, respectively), and permutation testing is highly significant (</w:t>
      </w:r>
      <w:commentRangeStart w:id="15"/>
      <w:r>
        <w:t>p = 0.002</w:t>
      </w:r>
      <w:commentRangeEnd w:id="15"/>
      <w:r w:rsidR="00A71442">
        <w:rPr>
          <w:rStyle w:val="CommentReference"/>
        </w:rPr>
        <w:commentReference w:id="15"/>
      </w:r>
      <w:r>
        <w:t>).  Because the discriminating variables are also the variables that contribute the most to overall covariation in the dataset, PCA and PLS-DA are nearly equivalent, despite answering slightly different questions.</w:t>
      </w:r>
      <w:r w:rsidR="004A40EB">
        <w:t xml:space="preserve">  Here, PCA is answering the question “Is there a main axis of variation in the data?” and then we are able to evaluate separation along that axis visually through a score plot or statistically by doing a t-test on principal component axis scores.  PLS-DA, on the other hand, is answering the question “Is there a group of variables that explains the difference between groups?” and it answers this directly with model cross-validation scores and a p-value obtained by permutation.</w:t>
      </w:r>
    </w:p>
    <w:p w14:paraId="30CD6EF9" w14:textId="77777777" w:rsidR="004A40EB" w:rsidRDefault="004A40EB" w:rsidP="000007E9">
      <w:pPr>
        <w:pStyle w:val="BodyText"/>
        <w:spacing w:line="360" w:lineRule="auto"/>
      </w:pPr>
    </w:p>
    <w:p w14:paraId="61EA8E2A" w14:textId="6671CA4B" w:rsidR="004A40EB" w:rsidRDefault="004A40EB" w:rsidP="000007E9">
      <w:pPr>
        <w:pStyle w:val="BodyText"/>
        <w:spacing w:line="360" w:lineRule="auto"/>
      </w:pPr>
      <w:r>
        <w:t>PLS-DA outperforms PCA when discriminating variables aren’t responsible for the majority of covariation:</w:t>
      </w:r>
    </w:p>
    <w:p w14:paraId="2A5DD23A" w14:textId="5FABE72B" w:rsidR="0064107D" w:rsidRDefault="004A40EB" w:rsidP="000007E9">
      <w:pPr>
        <w:pStyle w:val="BodyText"/>
        <w:spacing w:line="360" w:lineRule="auto"/>
      </w:pPr>
      <w:r>
        <w:lastRenderedPageBreak/>
        <w:t>For the needle in a haystack scenario, t</w:t>
      </w:r>
      <w:r w:rsidR="00DE46B2">
        <w:t xml:space="preserve">here is poor separation </w:t>
      </w:r>
      <w:r>
        <w:t xml:space="preserve">between groups </w:t>
      </w:r>
      <w:r w:rsidR="00DE46B2">
        <w:t xml:space="preserve">in the PCA score plot (Fig 1H) while PLS-DA shows strong separation (Fig 1I) and has a very high </w:t>
      </w:r>
      <w:r w:rsidR="00A71442">
        <w:t xml:space="preserve">mean </w:t>
      </w:r>
      <w:r w:rsidR="00DE46B2">
        <w:t xml:space="preserve">R2 and Q2 </w:t>
      </w:r>
      <w:r>
        <w:t xml:space="preserve">value </w:t>
      </w:r>
      <w:r w:rsidR="00DE46B2">
        <w:t>(0.</w:t>
      </w:r>
      <w:r w:rsidR="00A71442">
        <w:t>906 ± 0.046</w:t>
      </w:r>
      <w:r w:rsidR="00DE46B2">
        <w:t xml:space="preserve"> and 0.</w:t>
      </w:r>
      <w:r w:rsidR="00A71442">
        <w:t>709 ± 0.108</w:t>
      </w:r>
      <w:r w:rsidR="00DE46B2">
        <w:t xml:space="preserve">, respectively) and a highly significant permutation test </w:t>
      </w:r>
      <w:commentRangeStart w:id="16"/>
      <w:r w:rsidR="00DE46B2">
        <w:t>(p = 0.002).</w:t>
      </w:r>
      <w:commentRangeEnd w:id="16"/>
      <w:r w:rsidR="00A71442">
        <w:rPr>
          <w:rStyle w:val="CommentReference"/>
        </w:rPr>
        <w:commentReference w:id="16"/>
      </w:r>
      <w:r>
        <w:t xml:space="preserve">  </w:t>
      </w:r>
    </w:p>
    <w:p w14:paraId="5B878148" w14:textId="27376C4C" w:rsidR="004A40EB" w:rsidRDefault="004A40EB" w:rsidP="000007E9">
      <w:pPr>
        <w:pStyle w:val="BodyText"/>
        <w:spacing w:line="360" w:lineRule="auto"/>
      </w:pPr>
      <w:r>
        <w:t xml:space="preserve">In the needle in a haystack scenario, PCA performs poorly at finding group separation, while PLS-DA is able to find strong separation between groups.  This is because the variables that contribute to differences between the groups are not contributing greatly to the overall covariation in the data.   </w:t>
      </w:r>
      <w:r>
        <w:t xml:space="preserve">Again, this is by design because these methods answer different questions.  PCA is finding the main axis of variation in the data, while PLS-DA is finding variables that co-vary with group membership. </w:t>
      </w:r>
      <w:r>
        <w:t xml:space="preserve">It’s also worth noting that even though </w:t>
      </w:r>
      <w:proofErr w:type="gramStart"/>
      <w:r>
        <w:t>only  5</w:t>
      </w:r>
      <w:proofErr w:type="gramEnd"/>
      <w:r>
        <w:t xml:space="preserve"> variables contributed to discrimination between groups</w:t>
      </w:r>
      <w:r>
        <w:t>,  the first predictive axis of the PLS-DA explains roughly 25% of the variation in the data</w:t>
      </w:r>
    </w:p>
    <w:p w14:paraId="7BFAE647" w14:textId="7FC3D5CE" w:rsidR="00556ADB" w:rsidRDefault="004A40EB" w:rsidP="00556ADB">
      <w:pPr>
        <w:pStyle w:val="Heading4"/>
      </w:pPr>
      <w:r>
        <w:t xml:space="preserve"> </w:t>
      </w:r>
      <w:r w:rsidR="00556ADB">
        <w:t>Identifying important variables</w:t>
      </w:r>
    </w:p>
    <w:p w14:paraId="3A3820F0" w14:textId="16546FAE" w:rsidR="00556ADB" w:rsidRDefault="00556ADB" w:rsidP="00556ADB">
      <w:pPr>
        <w:pStyle w:val="BodyText"/>
      </w:pPr>
    </w:p>
    <w:p w14:paraId="404D2D8B" w14:textId="77777777" w:rsidR="00556ADB" w:rsidRPr="00556ADB" w:rsidRDefault="00556ADB" w:rsidP="00556ADB">
      <w:pPr>
        <w:pStyle w:val="BodyText"/>
      </w:pP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Other statistical methods that use F-tests (PERMANOVA, RDA, PC-ANOVA) are not going to work well if there is a lot of covariation in the data set that is NOT related to 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10B4C7D" w:rsidR="00875959" w:rsidRDefault="00875959" w:rsidP="006E33FE">
      <w:pPr>
        <w:pStyle w:val="FirstParagraph"/>
        <w:ind w:left="720"/>
      </w:pPr>
    </w:p>
    <w:p w14:paraId="6B7DE103" w14:textId="77777777" w:rsidR="00A97650" w:rsidRPr="006E33FE" w:rsidRDefault="00A97650" w:rsidP="006E33FE">
      <w:pPr>
        <w:pStyle w:val="Caption"/>
      </w:pPr>
    </w:p>
    <w:p w14:paraId="2E304CD5" w14:textId="268E370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7" w:name="cupcakes-vs.muffins"/>
      <w:bookmarkEnd w:id="17"/>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8"/>
      <w:r w:rsidR="00441AFF">
        <w:t>O</w:t>
      </w:r>
      <w:r>
        <w:t xml:space="preserve">PLS-DA </w:t>
      </w:r>
      <w:commentRangeEnd w:id="18"/>
      <w:r w:rsidR="00441AFF">
        <w:rPr>
          <w:rStyle w:val="CommentReference"/>
        </w:rPr>
        <w:commentReference w:id="18"/>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9" w:name="discussion"/>
      <w:bookmarkEnd w:id="19"/>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20" w:name="introduction"/>
      <w:bookmarkEnd w:id="20"/>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501B59ED" w14:textId="1B630834" w:rsidR="001146E8" w:rsidRPr="001146E8" w:rsidRDefault="005916EF" w:rsidP="001146E8">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1146E8" w:rsidRPr="001146E8">
        <w:rPr>
          <w:rFonts w:ascii="Cambria" w:hAnsi="Cambria" w:cs="Times New Roman"/>
          <w:noProof/>
        </w:rPr>
        <w:t>Aplin P (2005) Remote sensing: ecology. Prog Phys Geogr 29:104–113. doi: 10.1191/030913305pp437pr</w:t>
      </w:r>
    </w:p>
    <w:p w14:paraId="4455BA0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erger B, Parent B, Tester M (2010) High-throughput shoot imaging to study drought responses. J Exp Bot 61:3519–3528. doi: 10.1093/jxb/erq201</w:t>
      </w:r>
    </w:p>
    <w:p w14:paraId="27CF869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5F6A86E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hong I-G, Jun C-H (2005) Performance of some variable selection methods when multicollinearity is present. Chemom Intell Lab Syst 78:103–112. doi: 10.1016/J.CHEMOLAB.2004.12.011</w:t>
      </w:r>
    </w:p>
    <w:p w14:paraId="14C6FD8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ooke SJ, Hinch SG, Wikelski M, et al (2004) Biotelemetry: a mechanistic approach to ecology. Trends Ecol Evol 19:334–343. doi: 10.1016/J.TREE.2004.04.003</w:t>
      </w:r>
    </w:p>
    <w:p w14:paraId="30F9E0B1"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Dickinson JL, Shirk J, Bonter D, et al (2012) The current state of citizen science as a tool for ecological research and public engagement. Front Ecol Environ 10:291–297. doi: 10.1890/110236</w:t>
      </w:r>
    </w:p>
    <w:p w14:paraId="7D2DB14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Fahlgren N, Gehan MA, Baxter I (2015) Lights, camera, action: high-throughput plant phenotyping is ready for a close-up. Curr Opin Plant Biol 24:93–99. doi: 10.1016/J.PBI.2015.02.006</w:t>
      </w:r>
    </w:p>
    <w:p w14:paraId="5CF7D05B"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Geladi P, Kowalski BR (1986) Partial least-squares regression: a tutorial. Anal Chim Acta 185:1–17. doi: 10.1016/0003-2670(86)80028-9</w:t>
      </w:r>
    </w:p>
    <w:p w14:paraId="2A0116CA"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Hervé MR, Nicolè F, Lê Cao K-A (2018) Multivariate Analysis of Multiple Datasets: a Practical Guide for Chemical Ecology. J Chem Ecol 44:215–234. doi: 10.1007/s10886-018-0932-6</w:t>
      </w:r>
    </w:p>
    <w:p w14:paraId="06D4142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allenbach M, Oh Y, Eilers EJ, et al (2014) A robust, simple, high-throughput technique for time-resolved plant volatile analysis in field experiments. Plant J 78:1060–1072. doi: 10.1111/tpj.12523</w:t>
      </w:r>
    </w:p>
    <w:p w14:paraId="11161508"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73186D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Liu J (2011) Overview of redundancy analysis and partial linear squares and their extension to the frequency domain. Dalhousie University</w:t>
      </w:r>
    </w:p>
    <w:p w14:paraId="620F6D2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Porter J, Arzberger P, Braun H-W, et al (2005) Wireless Sensor Networks for Ecology. Bioscience 55:561–572. doi: 10.1641/0006-3568(2005)055[0561:WSNFE]2.0.CO;2</w:t>
      </w:r>
    </w:p>
    <w:p w14:paraId="04DC4D97"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Roughgarden J, Running SW, Matson PA (1991) What Does Remote Sensing Do For Ecology? Ecology 72:1918–1922. doi: 10.2307/1941546</w:t>
      </w:r>
    </w:p>
    <w:p w14:paraId="12993F1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ilvertown J (2009) A new dawn for citizen science. Trends Ecol Evol 24:467–471. doi: 10.1016/J.TREE.2009.03.017</w:t>
      </w:r>
    </w:p>
    <w:p w14:paraId="1C166020"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21726E6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3E019FB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Worley B, Powers R (2016) PCA as a Practical Indicator of OPLS-DA Model Reliability. Curr Metabolomics 4:97–103. doi: 10.2174/2213235X04666160613122429</w:t>
      </w:r>
    </w:p>
    <w:p w14:paraId="5F59CBFB" w14:textId="77777777" w:rsidR="001146E8" w:rsidRPr="001146E8" w:rsidRDefault="001146E8" w:rsidP="001146E8">
      <w:pPr>
        <w:widowControl w:val="0"/>
        <w:autoSpaceDE w:val="0"/>
        <w:autoSpaceDN w:val="0"/>
        <w:adjustRightInd w:val="0"/>
        <w:spacing w:before="180" w:after="180"/>
        <w:ind w:left="480" w:hanging="480"/>
        <w:rPr>
          <w:rFonts w:ascii="Cambria" w:hAnsi="Cambria"/>
          <w:noProof/>
        </w:rPr>
      </w:pPr>
      <w:r w:rsidRPr="001146E8">
        <w:rPr>
          <w:rFonts w:ascii="Cambria" w:hAnsi="Cambria" w:cs="Times New Roman"/>
          <w:noProof/>
        </w:rPr>
        <w:t>Wright IJ, Reich PB, Westoby M, et al (2004) The worldwide leaf economics spectrum. Nature 428:821–827</w:t>
      </w:r>
    </w:p>
    <w:p w14:paraId="0A63E2CC" w14:textId="27E25081" w:rsidR="005916EF" w:rsidRDefault="005916EF" w:rsidP="001146E8">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w:t>
      </w:r>
      <w:r>
        <w:lastRenderedPageBreak/>
        <w:t xml:space="preserve">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21"/>
      <w:r>
        <w:t>However, PCA is an unsupervised technique, that is, it is agnostic to any grouping or treatment</w:t>
      </w:r>
      <w:commentRangeEnd w:id="21"/>
      <w:r>
        <w:rPr>
          <w:rStyle w:val="CommentReference"/>
        </w:rPr>
        <w:commentReference w:id="21"/>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w:t>
      </w:r>
      <w:r>
        <w:lastRenderedPageBreak/>
        <w:t xml:space="preserve">[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22"/>
      <w:r>
        <w:t>data can be analyzed in two fundamentally different ways—unsupervised, and supervised analyses</w:t>
      </w:r>
      <w:commentRangeEnd w:id="22"/>
      <w:r>
        <w:rPr>
          <w:rStyle w:val="CommentReference"/>
        </w:rPr>
        <w:commentReference w:id="22"/>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w:t>
      </w:r>
      <w:r>
        <w:lastRenderedPageBreak/>
        <w:t xml:space="preserve">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3"/>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3"/>
      <w:r>
        <w:rPr>
          <w:rStyle w:val="CommentReference"/>
        </w:rPr>
        <w:commentReference w:id="23"/>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w:t>
      </w:r>
      <w:r>
        <w:lastRenderedPageBreak/>
        <w:t>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lastRenderedPageBreak/>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6" w:author="Scott, Eric R. [2]" w:date="2018-11-20T10:06:00Z" w:initials="SER">
    <w:p w14:paraId="36A9CB26" w14:textId="6DDD37FD"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p>
  </w:comment>
  <w:comment w:id="7" w:author="Scott, Eric R. [2]" w:date="2019-01-15T13:48:00Z" w:initials="SER">
    <w:p w14:paraId="019F5155" w14:textId="7B629654" w:rsidR="00F43EFB" w:rsidRDefault="00F43EFB">
      <w:pPr>
        <w:pStyle w:val="CommentText"/>
      </w:pPr>
      <w:r>
        <w:rPr>
          <w:rStyle w:val="CommentReference"/>
        </w:rPr>
        <w:annotationRef/>
      </w:r>
      <w:r>
        <w:t>More?</w:t>
      </w:r>
    </w:p>
  </w:comment>
  <w:comment w:id="8" w:author="Scott, Eric R. [2]" w:date="2019-01-15T13:59:00Z" w:initials="SER">
    <w:p w14:paraId="02E003A7" w14:textId="6399CB97" w:rsidR="001146E8" w:rsidRDefault="001146E8">
      <w:pPr>
        <w:pStyle w:val="CommentText"/>
      </w:pPr>
      <w:r>
        <w:rPr>
          <w:rStyle w:val="CommentReference"/>
        </w:rPr>
        <w:annotationRef/>
      </w:r>
      <w:r>
        <w:t>Describe what I did to Elizabeth, see if this makes sense</w:t>
      </w:r>
    </w:p>
  </w:comment>
  <w:comment w:id="12" w:author="Scott, Eric R. [2]" w:date="2019-02-01T14:24:00Z" w:initials="SER">
    <w:p w14:paraId="3670503C" w14:textId="77777777" w:rsidR="004A40EB" w:rsidRDefault="004A40EB" w:rsidP="004A40EB">
      <w:pPr>
        <w:pStyle w:val="CommentText"/>
      </w:pPr>
      <w:r>
        <w:rPr>
          <w:rStyle w:val="CommentReference"/>
        </w:rPr>
        <w:annotationRef/>
      </w:r>
      <w:r>
        <w:t xml:space="preserve">Change to mean ± </w:t>
      </w:r>
      <w:proofErr w:type="spellStart"/>
      <w:r>
        <w:t>sd</w:t>
      </w:r>
      <w:proofErr w:type="spellEnd"/>
    </w:p>
  </w:comment>
  <w:comment w:id="13" w:author="Scott, Eric R. [2]" w:date="2019-02-08T10:45:00Z" w:initials="SER">
    <w:p w14:paraId="48725F48" w14:textId="216C778A" w:rsidR="004A40EB" w:rsidRDefault="004A40EB">
      <w:pPr>
        <w:pStyle w:val="CommentText"/>
      </w:pPr>
      <w:r>
        <w:rPr>
          <w:rStyle w:val="CommentReference"/>
        </w:rPr>
        <w:annotationRef/>
      </w:r>
      <w:r>
        <w:t>I’m not entirely sure about this</w:t>
      </w:r>
    </w:p>
  </w:comment>
  <w:comment w:id="15" w:author="Scott, Eric R. [2]" w:date="2019-02-01T14:25:00Z" w:initials="SER">
    <w:p w14:paraId="02180EE5" w14:textId="2962D29C" w:rsidR="00A71442" w:rsidRDefault="00A71442">
      <w:pPr>
        <w:pStyle w:val="CommentText"/>
      </w:pPr>
      <w:r>
        <w:rPr>
          <w:rStyle w:val="CommentReference"/>
        </w:rPr>
        <w:annotationRef/>
      </w:r>
      <w:r>
        <w:t xml:space="preserve">Switch to mean ± </w:t>
      </w:r>
      <w:proofErr w:type="spellStart"/>
      <w:r>
        <w:t>sd</w:t>
      </w:r>
      <w:proofErr w:type="spellEnd"/>
    </w:p>
  </w:comment>
  <w:comment w:id="16" w:author="Scott, Eric R. [2]" w:date="2019-02-01T14:31:00Z" w:initials="SER">
    <w:p w14:paraId="14CC524C" w14:textId="66DE607B" w:rsidR="00A71442" w:rsidRDefault="00A71442">
      <w:pPr>
        <w:pStyle w:val="CommentText"/>
      </w:pPr>
      <w:r>
        <w:rPr>
          <w:rStyle w:val="CommentReference"/>
        </w:rPr>
        <w:annotationRef/>
      </w:r>
      <w:r>
        <w:t xml:space="preserve">Switch to mean ± </w:t>
      </w:r>
      <w:proofErr w:type="spellStart"/>
      <w:r>
        <w:t>sd</w:t>
      </w:r>
      <w:proofErr w:type="spellEnd"/>
      <w:r>
        <w:t xml:space="preserve"> </w:t>
      </w:r>
    </w:p>
  </w:comment>
  <w:comment w:id="18"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21"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
  </w:comment>
  <w:comment w:id="22"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3"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36A9CB26" w15:done="0"/>
  <w15:commentEx w15:paraId="019F5155" w15:done="0"/>
  <w15:commentEx w15:paraId="02E003A7" w15:done="0"/>
  <w15:commentEx w15:paraId="3670503C" w15:done="0"/>
  <w15:commentEx w15:paraId="48725F48" w15:done="0"/>
  <w15:commentEx w15:paraId="02180EE5" w15:done="0"/>
  <w15:commentEx w15:paraId="14CC524C"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36A9CB26" w16cid:durableId="1F9E5B3E"/>
  <w16cid:commentId w16cid:paraId="019F5155" w16cid:durableId="1FE86316"/>
  <w16cid:commentId w16cid:paraId="02E003A7" w16cid:durableId="1FE865A8"/>
  <w16cid:commentId w16cid:paraId="3670503C" w16cid:durableId="1FFED508"/>
  <w16cid:commentId w16cid:paraId="48725F48" w16cid:durableId="2007DC30"/>
  <w16cid:commentId w16cid:paraId="02180EE5" w16cid:durableId="1FFED55D"/>
  <w16cid:commentId w16cid:paraId="14CC524C" w16cid:durableId="1FFED6AB"/>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86C41" w14:textId="77777777" w:rsidR="00AE1E1E" w:rsidRDefault="00AE1E1E">
      <w:pPr>
        <w:spacing w:after="0"/>
      </w:pPr>
      <w:r>
        <w:separator/>
      </w:r>
    </w:p>
  </w:endnote>
  <w:endnote w:type="continuationSeparator" w:id="0">
    <w:p w14:paraId="2C89B371" w14:textId="77777777" w:rsidR="00AE1E1E" w:rsidRDefault="00AE1E1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8278F" w14:textId="77777777" w:rsidR="00AE1E1E" w:rsidRDefault="00AE1E1E">
      <w:r>
        <w:separator/>
      </w:r>
    </w:p>
  </w:footnote>
  <w:footnote w:type="continuationSeparator" w:id="0">
    <w:p w14:paraId="518D26C3" w14:textId="77777777" w:rsidR="00AE1E1E" w:rsidRDefault="00AE1E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1146E8"/>
    <w:rsid w:val="0016186D"/>
    <w:rsid w:val="001668E5"/>
    <w:rsid w:val="0018671C"/>
    <w:rsid w:val="00190643"/>
    <w:rsid w:val="001A74DB"/>
    <w:rsid w:val="001C2C57"/>
    <w:rsid w:val="001F37AC"/>
    <w:rsid w:val="001F499F"/>
    <w:rsid w:val="00217FB9"/>
    <w:rsid w:val="00224800"/>
    <w:rsid w:val="00251F50"/>
    <w:rsid w:val="00255993"/>
    <w:rsid w:val="00257735"/>
    <w:rsid w:val="00292305"/>
    <w:rsid w:val="002B04D6"/>
    <w:rsid w:val="003158C8"/>
    <w:rsid w:val="00317B15"/>
    <w:rsid w:val="00367C82"/>
    <w:rsid w:val="00393E1C"/>
    <w:rsid w:val="003A0F24"/>
    <w:rsid w:val="003A3887"/>
    <w:rsid w:val="003B60BF"/>
    <w:rsid w:val="004131C0"/>
    <w:rsid w:val="00433330"/>
    <w:rsid w:val="00441AFF"/>
    <w:rsid w:val="00452CFE"/>
    <w:rsid w:val="00462571"/>
    <w:rsid w:val="00484B1D"/>
    <w:rsid w:val="0048778F"/>
    <w:rsid w:val="00497837"/>
    <w:rsid w:val="004A40EB"/>
    <w:rsid w:val="004D4BCE"/>
    <w:rsid w:val="004E29B3"/>
    <w:rsid w:val="004F7027"/>
    <w:rsid w:val="00535647"/>
    <w:rsid w:val="00552F34"/>
    <w:rsid w:val="00556ADB"/>
    <w:rsid w:val="00590D07"/>
    <w:rsid w:val="005916EF"/>
    <w:rsid w:val="005B0704"/>
    <w:rsid w:val="005E58AB"/>
    <w:rsid w:val="005F687C"/>
    <w:rsid w:val="00604AA8"/>
    <w:rsid w:val="00621F92"/>
    <w:rsid w:val="00632140"/>
    <w:rsid w:val="0064107D"/>
    <w:rsid w:val="0065198D"/>
    <w:rsid w:val="006544EF"/>
    <w:rsid w:val="0066160A"/>
    <w:rsid w:val="00691785"/>
    <w:rsid w:val="006A3824"/>
    <w:rsid w:val="006E33FE"/>
    <w:rsid w:val="007174F2"/>
    <w:rsid w:val="00720566"/>
    <w:rsid w:val="00784D58"/>
    <w:rsid w:val="00785AB2"/>
    <w:rsid w:val="00826C2C"/>
    <w:rsid w:val="0083131C"/>
    <w:rsid w:val="00875959"/>
    <w:rsid w:val="008A2E27"/>
    <w:rsid w:val="008D6863"/>
    <w:rsid w:val="00953F83"/>
    <w:rsid w:val="00984218"/>
    <w:rsid w:val="009B10BD"/>
    <w:rsid w:val="009B1C7C"/>
    <w:rsid w:val="009C1900"/>
    <w:rsid w:val="009E18A0"/>
    <w:rsid w:val="00A0073C"/>
    <w:rsid w:val="00A15DA5"/>
    <w:rsid w:val="00A71442"/>
    <w:rsid w:val="00A716B7"/>
    <w:rsid w:val="00A97650"/>
    <w:rsid w:val="00AA61C7"/>
    <w:rsid w:val="00AA6996"/>
    <w:rsid w:val="00AE1D74"/>
    <w:rsid w:val="00AE1E1E"/>
    <w:rsid w:val="00AF1172"/>
    <w:rsid w:val="00B1379D"/>
    <w:rsid w:val="00B86B75"/>
    <w:rsid w:val="00BA0862"/>
    <w:rsid w:val="00BC48D5"/>
    <w:rsid w:val="00BD1B4F"/>
    <w:rsid w:val="00C36279"/>
    <w:rsid w:val="00C50D52"/>
    <w:rsid w:val="00C642C9"/>
    <w:rsid w:val="00C67D42"/>
    <w:rsid w:val="00C67F7A"/>
    <w:rsid w:val="00C94D92"/>
    <w:rsid w:val="00CA1D78"/>
    <w:rsid w:val="00CD4FB8"/>
    <w:rsid w:val="00D60962"/>
    <w:rsid w:val="00D729C0"/>
    <w:rsid w:val="00DB0064"/>
    <w:rsid w:val="00DB20B9"/>
    <w:rsid w:val="00DE46B2"/>
    <w:rsid w:val="00DE5281"/>
    <w:rsid w:val="00DE7CA4"/>
    <w:rsid w:val="00E256CD"/>
    <w:rsid w:val="00E315A3"/>
    <w:rsid w:val="00E50AE8"/>
    <w:rsid w:val="00E81744"/>
    <w:rsid w:val="00F43EFB"/>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15A2F-4BDF-C045-BEFD-B2B75B4F6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1</Pages>
  <Words>13589</Words>
  <Characters>77458</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9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30</cp:revision>
  <dcterms:created xsi:type="dcterms:W3CDTF">2018-07-02T14:57:00Z</dcterms:created>
  <dcterms:modified xsi:type="dcterms:W3CDTF">2019-02-0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